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78C6899" w14:textId="77777777" w:rsidR="008F348E" w:rsidRPr="00CB5855" w:rsidRDefault="008F348E" w:rsidP="008F348E">
      <w:pPr>
        <w:jc w:val="both"/>
        <w:rPr>
          <w:rFonts w:ascii="Arial" w:hAnsi="Arial" w:cs="Arial"/>
          <w:sz w:val="22"/>
          <w:szCs w:val="22"/>
        </w:rPr>
      </w:pPr>
    </w:p>
    <w:tbl>
      <w:tblPr>
        <w:tblStyle w:val="TableGrid"/>
        <w:tblW w:w="0" w:type="auto"/>
        <w:tblInd w:w="1426" w:type="dxa"/>
        <w:tblLook w:val="04A0" w:firstRow="1" w:lastRow="0" w:firstColumn="1" w:lastColumn="0" w:noHBand="0" w:noVBand="1"/>
      </w:tblPr>
      <w:tblGrid>
        <w:gridCol w:w="950"/>
        <w:gridCol w:w="2029"/>
        <w:gridCol w:w="5490"/>
      </w:tblGrid>
      <w:tr w:rsidR="008F348E" w:rsidRPr="00CB5855" w14:paraId="3F0278EE" w14:textId="77777777" w:rsidTr="00817C94">
        <w:tc>
          <w:tcPr>
            <w:tcW w:w="950" w:type="dxa"/>
            <w:tcBorders>
              <w:bottom w:val="single" w:sz="8" w:space="0" w:color="auto"/>
            </w:tcBorders>
          </w:tcPr>
          <w:p w14:paraId="4095956A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Symbol</w:t>
            </w:r>
          </w:p>
        </w:tc>
        <w:tc>
          <w:tcPr>
            <w:tcW w:w="2029" w:type="dxa"/>
            <w:tcBorders>
              <w:bottom w:val="single" w:sz="8" w:space="0" w:color="auto"/>
            </w:tcBorders>
          </w:tcPr>
          <w:p w14:paraId="4591E98F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Value / units</w:t>
            </w:r>
          </w:p>
        </w:tc>
        <w:tc>
          <w:tcPr>
            <w:tcW w:w="5490" w:type="dxa"/>
            <w:tcBorders>
              <w:bottom w:val="single" w:sz="8" w:space="0" w:color="auto"/>
            </w:tcBorders>
          </w:tcPr>
          <w:p w14:paraId="09B9FBED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 xml:space="preserve">Description </w:t>
            </w:r>
          </w:p>
        </w:tc>
      </w:tr>
      <w:tr w:rsidR="008F348E" w:rsidRPr="00CB5855" w14:paraId="445D4F1D" w14:textId="77777777" w:rsidTr="00817C94">
        <w:tc>
          <w:tcPr>
            <w:tcW w:w="950" w:type="dxa"/>
            <w:tcBorders>
              <w:top w:val="single" w:sz="8" w:space="0" w:color="auto"/>
            </w:tcBorders>
          </w:tcPr>
          <w:p w14:paraId="5CE62763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i/>
                <w:iCs/>
                <w:sz w:val="22"/>
                <w:szCs w:val="22"/>
              </w:rPr>
            </w:pPr>
            <w:r w:rsidRPr="00CB5855">
              <w:rPr>
                <w:rFonts w:ascii="Arial" w:hAnsi="Arial" w:cs="Arial"/>
                <w:i/>
                <w:iCs/>
                <w:sz w:val="22"/>
                <w:szCs w:val="22"/>
              </w:rPr>
              <w:t>C</w:t>
            </w:r>
          </w:p>
        </w:tc>
        <w:tc>
          <w:tcPr>
            <w:tcW w:w="2029" w:type="dxa"/>
            <w:tcBorders>
              <w:top w:val="single" w:sz="8" w:space="0" w:color="auto"/>
            </w:tcBorders>
          </w:tcPr>
          <w:p w14:paraId="0481F482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µM</w:t>
            </w:r>
          </w:p>
        </w:tc>
        <w:tc>
          <w:tcPr>
            <w:tcW w:w="5490" w:type="dxa"/>
            <w:tcBorders>
              <w:top w:val="single" w:sz="8" w:space="0" w:color="auto"/>
            </w:tcBorders>
          </w:tcPr>
          <w:p w14:paraId="088DD627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Ca</w:t>
            </w:r>
            <w:r w:rsidRPr="00CB5855">
              <w:rPr>
                <w:rFonts w:ascii="Arial" w:hAnsi="Arial" w:cs="Arial"/>
                <w:sz w:val="22"/>
                <w:szCs w:val="22"/>
                <w:vertAlign w:val="superscript"/>
              </w:rPr>
              <w:t>2+</w:t>
            </w:r>
            <w:r w:rsidRPr="00CB5855">
              <w:rPr>
                <w:rFonts w:ascii="Arial" w:hAnsi="Arial" w:cs="Arial"/>
                <w:sz w:val="22"/>
                <w:szCs w:val="22"/>
              </w:rPr>
              <w:t xml:space="preserve"> concentration, [Ca</w:t>
            </w:r>
            <w:r w:rsidRPr="00CB5855">
              <w:rPr>
                <w:rFonts w:ascii="Arial" w:hAnsi="Arial" w:cs="Arial"/>
                <w:sz w:val="22"/>
                <w:szCs w:val="22"/>
                <w:vertAlign w:val="superscript"/>
              </w:rPr>
              <w:t>2+</w:t>
            </w:r>
            <w:r w:rsidRPr="00CB5855">
              <w:rPr>
                <w:rFonts w:ascii="Arial" w:hAnsi="Arial" w:cs="Arial"/>
                <w:sz w:val="22"/>
                <w:szCs w:val="22"/>
              </w:rPr>
              <w:t>]</w:t>
            </w:r>
          </w:p>
        </w:tc>
      </w:tr>
      <w:tr w:rsidR="008F348E" w:rsidRPr="00CB5855" w14:paraId="5C1C3B6A" w14:textId="77777777" w:rsidTr="00817C94">
        <w:tc>
          <w:tcPr>
            <w:tcW w:w="950" w:type="dxa"/>
          </w:tcPr>
          <w:p w14:paraId="4AB0E72C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i/>
                <w:iCs/>
                <w:sz w:val="22"/>
                <w:szCs w:val="22"/>
              </w:rPr>
            </w:pPr>
            <w:r w:rsidRPr="00CB5855">
              <w:rPr>
                <w:rFonts w:ascii="Arial" w:hAnsi="Arial" w:cs="Arial"/>
                <w:i/>
                <w:iCs/>
                <w:sz w:val="22"/>
                <w:szCs w:val="22"/>
              </w:rPr>
              <w:t>B</w:t>
            </w:r>
          </w:p>
        </w:tc>
        <w:tc>
          <w:tcPr>
            <w:tcW w:w="2029" w:type="dxa"/>
          </w:tcPr>
          <w:p w14:paraId="7FA16271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µM</w:t>
            </w:r>
          </w:p>
        </w:tc>
        <w:tc>
          <w:tcPr>
            <w:tcW w:w="5490" w:type="dxa"/>
          </w:tcPr>
          <w:p w14:paraId="6D4A729F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Free (unbound) buffer concentration, [B]</w:t>
            </w:r>
          </w:p>
        </w:tc>
      </w:tr>
      <w:tr w:rsidR="008F348E" w:rsidRPr="00CB5855" w14:paraId="34A0FC02" w14:textId="77777777" w:rsidTr="00817C94">
        <w:tc>
          <w:tcPr>
            <w:tcW w:w="950" w:type="dxa"/>
            <w:tcBorders>
              <w:bottom w:val="single" w:sz="8" w:space="0" w:color="auto"/>
            </w:tcBorders>
          </w:tcPr>
          <w:p w14:paraId="422042E0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i/>
                <w:iCs/>
                <w:sz w:val="22"/>
                <w:szCs w:val="22"/>
                <w:vertAlign w:val="superscript"/>
              </w:rPr>
            </w:pPr>
            <w:r w:rsidRPr="00CB5855">
              <w:rPr>
                <w:rFonts w:ascii="Arial" w:hAnsi="Arial" w:cs="Arial"/>
                <w:i/>
                <w:iCs/>
                <w:sz w:val="22"/>
                <w:szCs w:val="22"/>
              </w:rPr>
              <w:t>B</w:t>
            </w:r>
            <w:r w:rsidRPr="00CB5855">
              <w:rPr>
                <w:rFonts w:ascii="Arial" w:hAnsi="Arial" w:cs="Arial"/>
                <w:i/>
                <w:iCs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2029" w:type="dxa"/>
            <w:tcBorders>
              <w:bottom w:val="single" w:sz="8" w:space="0" w:color="auto"/>
            </w:tcBorders>
          </w:tcPr>
          <w:p w14:paraId="6AB25E65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µM</w:t>
            </w:r>
          </w:p>
        </w:tc>
        <w:tc>
          <w:tcPr>
            <w:tcW w:w="5490" w:type="dxa"/>
            <w:tcBorders>
              <w:bottom w:val="single" w:sz="8" w:space="0" w:color="auto"/>
            </w:tcBorders>
          </w:tcPr>
          <w:p w14:paraId="57DC2C6B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Bound buffer concentration, [</w:t>
            </w:r>
            <w:proofErr w:type="spellStart"/>
            <w:r w:rsidRPr="00CB5855">
              <w:rPr>
                <w:rFonts w:ascii="Arial" w:hAnsi="Arial" w:cs="Arial"/>
                <w:sz w:val="22"/>
                <w:szCs w:val="22"/>
              </w:rPr>
              <w:t>CaB</w:t>
            </w:r>
            <w:proofErr w:type="spellEnd"/>
            <w:r w:rsidRPr="00CB5855">
              <w:rPr>
                <w:rFonts w:ascii="Arial" w:hAnsi="Arial" w:cs="Arial"/>
                <w:sz w:val="22"/>
                <w:szCs w:val="22"/>
              </w:rPr>
              <w:t>]</w:t>
            </w:r>
          </w:p>
        </w:tc>
      </w:tr>
      <w:tr w:rsidR="008F348E" w:rsidRPr="00CB5855" w14:paraId="32AE4C90" w14:textId="77777777" w:rsidTr="00817C94">
        <w:tc>
          <w:tcPr>
            <w:tcW w:w="950" w:type="dxa"/>
            <w:tcBorders>
              <w:top w:val="single" w:sz="8" w:space="0" w:color="auto"/>
            </w:tcBorders>
          </w:tcPr>
          <w:p w14:paraId="1EF0AB3A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  <w:vertAlign w:val="subscript"/>
              </w:rPr>
            </w:pPr>
            <w:r w:rsidRPr="00CB5855">
              <w:rPr>
                <w:rFonts w:ascii="Arial" w:hAnsi="Arial" w:cs="Arial"/>
                <w:i/>
                <w:iCs/>
                <w:sz w:val="22"/>
                <w:szCs w:val="22"/>
              </w:rPr>
              <w:t>C</w:t>
            </w:r>
            <w:r w:rsidRPr="00CB5855">
              <w:rPr>
                <w:rFonts w:ascii="Arial" w:hAnsi="Arial" w:cs="Arial"/>
                <w:sz w:val="22"/>
                <w:szCs w:val="22"/>
                <w:vertAlign w:val="subscript"/>
              </w:rPr>
              <w:t>0</w:t>
            </w:r>
          </w:p>
        </w:tc>
        <w:tc>
          <w:tcPr>
            <w:tcW w:w="2029" w:type="dxa"/>
            <w:tcBorders>
              <w:top w:val="single" w:sz="8" w:space="0" w:color="auto"/>
            </w:tcBorders>
          </w:tcPr>
          <w:p w14:paraId="11E58306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0.1 µM</w:t>
            </w:r>
          </w:p>
        </w:tc>
        <w:tc>
          <w:tcPr>
            <w:tcW w:w="5490" w:type="dxa"/>
            <w:tcBorders>
              <w:top w:val="single" w:sz="8" w:space="0" w:color="auto"/>
            </w:tcBorders>
          </w:tcPr>
          <w:p w14:paraId="2CE04470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Resting background [Ca</w:t>
            </w:r>
            <w:r w:rsidRPr="00CB5855">
              <w:rPr>
                <w:rFonts w:ascii="Arial" w:hAnsi="Arial" w:cs="Arial"/>
                <w:sz w:val="22"/>
                <w:szCs w:val="22"/>
                <w:vertAlign w:val="superscript"/>
              </w:rPr>
              <w:t>2+</w:t>
            </w:r>
            <w:r w:rsidRPr="00CB5855">
              <w:rPr>
                <w:rFonts w:ascii="Arial" w:hAnsi="Arial" w:cs="Arial"/>
                <w:sz w:val="22"/>
                <w:szCs w:val="22"/>
              </w:rPr>
              <w:t>]</w:t>
            </w:r>
          </w:p>
        </w:tc>
      </w:tr>
      <w:tr w:rsidR="008F348E" w:rsidRPr="00CB5855" w14:paraId="70495FD5" w14:textId="77777777" w:rsidTr="00817C94">
        <w:tc>
          <w:tcPr>
            <w:tcW w:w="950" w:type="dxa"/>
          </w:tcPr>
          <w:p w14:paraId="63BBFBEA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  <w:vertAlign w:val="subscript"/>
              </w:rPr>
            </w:pPr>
            <w:r w:rsidRPr="00CB5855">
              <w:rPr>
                <w:rFonts w:ascii="Arial" w:hAnsi="Arial" w:cs="Arial"/>
                <w:i/>
                <w:iCs/>
                <w:sz w:val="22"/>
                <w:szCs w:val="22"/>
              </w:rPr>
              <w:t>D</w:t>
            </w:r>
            <w:r w:rsidRPr="00CB5855">
              <w:rPr>
                <w:rFonts w:ascii="Arial" w:hAnsi="Arial" w:cs="Arial"/>
                <w:i/>
                <w:iCs/>
                <w:sz w:val="22"/>
                <w:szCs w:val="22"/>
                <w:vertAlign w:val="subscript"/>
              </w:rPr>
              <w:t>C</w:t>
            </w:r>
          </w:p>
        </w:tc>
        <w:tc>
          <w:tcPr>
            <w:tcW w:w="2029" w:type="dxa"/>
          </w:tcPr>
          <w:p w14:paraId="3DBC246A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0.22 µm</w:t>
            </w:r>
            <w:r w:rsidRPr="00CB5855">
              <w:rPr>
                <w:rFonts w:ascii="Arial" w:hAnsi="Arial" w:cs="Arial"/>
                <w:sz w:val="22"/>
                <w:szCs w:val="22"/>
                <w:vertAlign w:val="superscript"/>
              </w:rPr>
              <w:t>2</w:t>
            </w:r>
            <w:r w:rsidRPr="00CB5855">
              <w:rPr>
                <w:rFonts w:ascii="Arial" w:hAnsi="Arial" w:cs="Arial"/>
                <w:sz w:val="22"/>
                <w:szCs w:val="22"/>
              </w:rPr>
              <w:t>/</w:t>
            </w:r>
            <w:proofErr w:type="spellStart"/>
            <w:r w:rsidRPr="00CB5855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</w:p>
        </w:tc>
        <w:tc>
          <w:tcPr>
            <w:tcW w:w="5490" w:type="dxa"/>
          </w:tcPr>
          <w:p w14:paraId="75CDB944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Intracellular diffusivity of Ca</w:t>
            </w:r>
            <w:r w:rsidRPr="00CB5855">
              <w:rPr>
                <w:rFonts w:ascii="Arial" w:hAnsi="Arial" w:cs="Arial"/>
                <w:sz w:val="22"/>
                <w:szCs w:val="22"/>
                <w:vertAlign w:val="superscript"/>
              </w:rPr>
              <w:t>2+</w:t>
            </w:r>
            <w:r w:rsidRPr="00CB5855">
              <w:rPr>
                <w:rFonts w:ascii="Arial" w:hAnsi="Arial" w:cs="Arial"/>
                <w:sz w:val="22"/>
                <w:szCs w:val="22"/>
              </w:rPr>
              <w:t xml:space="preserve"> ions</w:t>
            </w:r>
          </w:p>
        </w:tc>
      </w:tr>
      <w:tr w:rsidR="008F348E" w:rsidRPr="00CB5855" w14:paraId="213BBE84" w14:textId="77777777" w:rsidTr="00817C94">
        <w:tc>
          <w:tcPr>
            <w:tcW w:w="950" w:type="dxa"/>
          </w:tcPr>
          <w:p w14:paraId="49EE7194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i/>
                <w:iCs/>
                <w:sz w:val="22"/>
                <w:szCs w:val="22"/>
              </w:rPr>
            </w:pPr>
            <w:r w:rsidRPr="00CB5855">
              <w:rPr>
                <w:rFonts w:ascii="Arial" w:hAnsi="Arial" w:cs="Arial"/>
                <w:i/>
                <w:iCs/>
                <w:sz w:val="22"/>
                <w:szCs w:val="22"/>
              </w:rPr>
              <w:t>D</w:t>
            </w:r>
            <w:r w:rsidRPr="00CB5855">
              <w:rPr>
                <w:rFonts w:ascii="Arial" w:hAnsi="Arial" w:cs="Arial"/>
                <w:i/>
                <w:iCs/>
                <w:sz w:val="22"/>
                <w:szCs w:val="22"/>
                <w:vertAlign w:val="subscript"/>
              </w:rPr>
              <w:t>B</w:t>
            </w:r>
          </w:p>
        </w:tc>
        <w:tc>
          <w:tcPr>
            <w:tcW w:w="2029" w:type="dxa"/>
          </w:tcPr>
          <w:p w14:paraId="5B8816B4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0 or 0.05 µm</w:t>
            </w:r>
            <w:r w:rsidRPr="00CB5855">
              <w:rPr>
                <w:rFonts w:ascii="Arial" w:hAnsi="Arial" w:cs="Arial"/>
                <w:sz w:val="22"/>
                <w:szCs w:val="22"/>
                <w:vertAlign w:val="superscript"/>
              </w:rPr>
              <w:t>2</w:t>
            </w:r>
            <w:r w:rsidRPr="00CB5855">
              <w:rPr>
                <w:rFonts w:ascii="Arial" w:hAnsi="Arial" w:cs="Arial"/>
                <w:sz w:val="22"/>
                <w:szCs w:val="22"/>
              </w:rPr>
              <w:t>/</w:t>
            </w:r>
            <w:proofErr w:type="spellStart"/>
            <w:r w:rsidRPr="00CB5855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</w:p>
        </w:tc>
        <w:tc>
          <w:tcPr>
            <w:tcW w:w="5490" w:type="dxa"/>
          </w:tcPr>
          <w:p w14:paraId="0EDBCC5D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Buffer diffusivity (two values used)</w:t>
            </w:r>
            <w:r w:rsidRPr="00CB5855">
              <w:rPr>
                <w:rFonts w:ascii="Arial" w:hAnsi="Arial" w:cs="Arial"/>
                <w:sz w:val="22"/>
                <w:szCs w:val="22"/>
              </w:rPr>
              <w:tab/>
            </w:r>
          </w:p>
        </w:tc>
      </w:tr>
      <w:tr w:rsidR="008F348E" w:rsidRPr="00CB5855" w14:paraId="5BA6FFB5" w14:textId="77777777" w:rsidTr="00817C94">
        <w:tc>
          <w:tcPr>
            <w:tcW w:w="950" w:type="dxa"/>
          </w:tcPr>
          <w:p w14:paraId="0C08804F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i/>
                <w:iCs/>
                <w:sz w:val="22"/>
                <w:szCs w:val="22"/>
                <w:vertAlign w:val="subscript"/>
              </w:rPr>
            </w:pPr>
            <w:proofErr w:type="spellStart"/>
            <w:r w:rsidRPr="00CB5855">
              <w:rPr>
                <w:rFonts w:ascii="Arial" w:hAnsi="Arial" w:cs="Arial"/>
                <w:i/>
                <w:iCs/>
                <w:sz w:val="22"/>
                <w:szCs w:val="22"/>
              </w:rPr>
              <w:t>B</w:t>
            </w:r>
            <w:r w:rsidRPr="00CB5855">
              <w:rPr>
                <w:rFonts w:ascii="Arial" w:hAnsi="Arial" w:cs="Arial"/>
                <w:i/>
                <w:iCs/>
                <w:sz w:val="22"/>
                <w:szCs w:val="22"/>
                <w:vertAlign w:val="subscript"/>
              </w:rPr>
              <w:t>total</w:t>
            </w:r>
            <w:proofErr w:type="spellEnd"/>
          </w:p>
        </w:tc>
        <w:tc>
          <w:tcPr>
            <w:tcW w:w="2029" w:type="dxa"/>
          </w:tcPr>
          <w:p w14:paraId="3D2F0C93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 xml:space="preserve">200 µM or 1.4 mM </w:t>
            </w:r>
          </w:p>
        </w:tc>
        <w:tc>
          <w:tcPr>
            <w:tcW w:w="5490" w:type="dxa"/>
          </w:tcPr>
          <w:p w14:paraId="51022DE1" w14:textId="77777777" w:rsidR="008F348E" w:rsidRPr="00CB5855" w:rsidRDefault="008F348E" w:rsidP="00817C94">
            <w:pPr>
              <w:tabs>
                <w:tab w:val="right" w:pos="4284"/>
              </w:tabs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Total buffer concentration (two values used)</w:t>
            </w:r>
            <w:r w:rsidRPr="00CB5855">
              <w:rPr>
                <w:rFonts w:ascii="Arial" w:hAnsi="Arial" w:cs="Arial"/>
                <w:sz w:val="22"/>
                <w:szCs w:val="22"/>
              </w:rPr>
              <w:tab/>
            </w:r>
          </w:p>
        </w:tc>
      </w:tr>
      <w:tr w:rsidR="008F348E" w:rsidRPr="00CB5855" w14:paraId="65A89B95" w14:textId="77777777" w:rsidTr="00817C94">
        <w:tc>
          <w:tcPr>
            <w:tcW w:w="950" w:type="dxa"/>
          </w:tcPr>
          <w:p w14:paraId="30AC9CF8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i/>
                <w:iCs/>
                <w:sz w:val="22"/>
                <w:szCs w:val="22"/>
                <w:vertAlign w:val="superscript"/>
              </w:rPr>
            </w:pPr>
            <w:r w:rsidRPr="00CB5855">
              <w:rPr>
                <w:rFonts w:ascii="Arial" w:hAnsi="Arial" w:cs="Arial"/>
                <w:i/>
                <w:iCs/>
                <w:sz w:val="22"/>
                <w:szCs w:val="22"/>
              </w:rPr>
              <w:t>k</w:t>
            </w:r>
            <w:r w:rsidRPr="00CB5855">
              <w:rPr>
                <w:rFonts w:ascii="Arial" w:hAnsi="Arial" w:cs="Arial"/>
                <w:i/>
                <w:iCs/>
                <w:sz w:val="22"/>
                <w:szCs w:val="22"/>
                <w:vertAlign w:val="superscript"/>
              </w:rPr>
              <w:t>+</w:t>
            </w:r>
          </w:p>
        </w:tc>
        <w:tc>
          <w:tcPr>
            <w:tcW w:w="2029" w:type="dxa"/>
          </w:tcPr>
          <w:p w14:paraId="690EA43E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  <w:vertAlign w:val="superscript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0.</w:t>
            </w:r>
            <w:r>
              <w:rPr>
                <w:rFonts w:ascii="Arial" w:hAnsi="Arial" w:cs="Arial"/>
                <w:sz w:val="22"/>
                <w:szCs w:val="22"/>
              </w:rPr>
              <w:t>1</w:t>
            </w:r>
            <w:r w:rsidRPr="00CB5855">
              <w:rPr>
                <w:rFonts w:ascii="Arial" w:hAnsi="Arial" w:cs="Arial"/>
                <w:sz w:val="22"/>
                <w:szCs w:val="22"/>
              </w:rPr>
              <w:t xml:space="preserve"> (µM </w:t>
            </w:r>
            <w:proofErr w:type="spellStart"/>
            <w:r w:rsidRPr="00CB5855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CB5855">
              <w:rPr>
                <w:rFonts w:ascii="Arial" w:hAnsi="Arial" w:cs="Arial"/>
                <w:sz w:val="22"/>
                <w:szCs w:val="22"/>
              </w:rPr>
              <w:t>)</w:t>
            </w:r>
            <w:r w:rsidRPr="00CB5855">
              <w:rPr>
                <w:rFonts w:ascii="Arial" w:hAnsi="Arial" w:cs="Arial"/>
                <w:sz w:val="22"/>
                <w:szCs w:val="22"/>
                <w:vertAlign w:val="superscript"/>
              </w:rPr>
              <w:t>-1</w:t>
            </w:r>
          </w:p>
        </w:tc>
        <w:tc>
          <w:tcPr>
            <w:tcW w:w="5490" w:type="dxa"/>
          </w:tcPr>
          <w:p w14:paraId="71BFC9AB" w14:textId="77777777" w:rsidR="008F348E" w:rsidRPr="00CB5855" w:rsidRDefault="008F348E" w:rsidP="00817C94">
            <w:pPr>
              <w:tabs>
                <w:tab w:val="right" w:pos="4284"/>
              </w:tabs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Buffer-Ca</w:t>
            </w:r>
            <w:r w:rsidRPr="00CB5855">
              <w:rPr>
                <w:rFonts w:ascii="Arial" w:hAnsi="Arial" w:cs="Arial"/>
                <w:sz w:val="22"/>
                <w:szCs w:val="22"/>
                <w:vertAlign w:val="superscript"/>
              </w:rPr>
              <w:t>2+</w:t>
            </w:r>
            <w:r w:rsidRPr="00CB5855">
              <w:rPr>
                <w:rFonts w:ascii="Arial" w:hAnsi="Arial" w:cs="Arial"/>
                <w:sz w:val="22"/>
                <w:szCs w:val="22"/>
              </w:rPr>
              <w:t xml:space="preserve"> binding rate</w:t>
            </w:r>
          </w:p>
        </w:tc>
      </w:tr>
      <w:tr w:rsidR="008F348E" w:rsidRPr="00CB5855" w14:paraId="3B069EB2" w14:textId="77777777" w:rsidTr="00817C94">
        <w:tc>
          <w:tcPr>
            <w:tcW w:w="950" w:type="dxa"/>
          </w:tcPr>
          <w:p w14:paraId="106583B7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i/>
                <w:iCs/>
                <w:sz w:val="22"/>
                <w:szCs w:val="22"/>
                <w:vertAlign w:val="superscript"/>
              </w:rPr>
            </w:pPr>
            <w:r w:rsidRPr="00CB5855">
              <w:rPr>
                <w:rFonts w:ascii="Arial" w:hAnsi="Arial" w:cs="Arial"/>
                <w:i/>
                <w:iCs/>
                <w:sz w:val="22"/>
                <w:szCs w:val="22"/>
              </w:rPr>
              <w:t>k</w:t>
            </w:r>
            <w:r w:rsidRPr="00CB5855">
              <w:rPr>
                <w:rFonts w:ascii="Arial" w:hAnsi="Arial" w:cs="Arial"/>
                <w:i/>
                <w:iCs/>
                <w:sz w:val="22"/>
                <w:szCs w:val="22"/>
                <w:vertAlign w:val="superscript"/>
              </w:rPr>
              <w:t>-</w:t>
            </w:r>
          </w:p>
        </w:tc>
        <w:tc>
          <w:tcPr>
            <w:tcW w:w="2029" w:type="dxa"/>
          </w:tcPr>
          <w:p w14:paraId="217ABC21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ED01C6">
              <w:rPr>
                <w:rFonts w:ascii="Arial" w:hAnsi="Arial" w:cs="Arial"/>
                <w:sz w:val="22"/>
                <w:szCs w:val="22"/>
              </w:rPr>
              <w:t>0.</w:t>
            </w:r>
            <w:r>
              <w:rPr>
                <w:rFonts w:ascii="Arial" w:hAnsi="Arial" w:cs="Arial"/>
                <w:sz w:val="22"/>
                <w:szCs w:val="22"/>
              </w:rPr>
              <w:t>2</w:t>
            </w:r>
            <w:r w:rsidRPr="00ED01C6">
              <w:rPr>
                <w:rFonts w:ascii="Arial" w:hAnsi="Arial" w:cs="Arial"/>
                <w:sz w:val="22"/>
                <w:szCs w:val="22"/>
              </w:rPr>
              <w:t xml:space="preserve"> ms</w:t>
            </w:r>
            <w:r w:rsidRPr="00ED01C6">
              <w:rPr>
                <w:rFonts w:ascii="Arial" w:hAnsi="Arial" w:cs="Arial"/>
                <w:sz w:val="22"/>
                <w:szCs w:val="22"/>
                <w:vertAlign w:val="superscript"/>
              </w:rPr>
              <w:t>-1</w:t>
            </w:r>
          </w:p>
        </w:tc>
        <w:tc>
          <w:tcPr>
            <w:tcW w:w="5490" w:type="dxa"/>
          </w:tcPr>
          <w:p w14:paraId="7C8FFDC0" w14:textId="77777777" w:rsidR="008F348E" w:rsidRPr="00CB5855" w:rsidRDefault="008F348E" w:rsidP="00817C94">
            <w:pPr>
              <w:tabs>
                <w:tab w:val="right" w:pos="4284"/>
              </w:tabs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Buffer-Ca</w:t>
            </w:r>
            <w:r w:rsidRPr="00CB5855">
              <w:rPr>
                <w:rFonts w:ascii="Arial" w:hAnsi="Arial" w:cs="Arial"/>
                <w:sz w:val="22"/>
                <w:szCs w:val="22"/>
                <w:vertAlign w:val="superscript"/>
              </w:rPr>
              <w:t>2+</w:t>
            </w:r>
            <w:r w:rsidRPr="00CB5855">
              <w:rPr>
                <w:rFonts w:ascii="Arial" w:hAnsi="Arial" w:cs="Arial"/>
                <w:sz w:val="22"/>
                <w:szCs w:val="22"/>
              </w:rPr>
              <w:t xml:space="preserve"> unbinding rate</w:t>
            </w:r>
          </w:p>
        </w:tc>
      </w:tr>
      <w:tr w:rsidR="008F348E" w:rsidRPr="00CB5855" w14:paraId="21EF6150" w14:textId="77777777" w:rsidTr="00817C94">
        <w:tc>
          <w:tcPr>
            <w:tcW w:w="950" w:type="dxa"/>
          </w:tcPr>
          <w:p w14:paraId="0802D488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  <w:vertAlign w:val="subscript"/>
              </w:rPr>
            </w:pPr>
            <w:r w:rsidRPr="00CB5855">
              <w:rPr>
                <w:rFonts w:ascii="Arial" w:hAnsi="Arial" w:cs="Arial"/>
                <w:i/>
                <w:iCs/>
                <w:sz w:val="22"/>
                <w:szCs w:val="22"/>
              </w:rPr>
              <w:t>K</w:t>
            </w:r>
            <w:r w:rsidRPr="00CB5855">
              <w:rPr>
                <w:rFonts w:ascii="Arial" w:hAnsi="Arial" w:cs="Arial"/>
                <w:i/>
                <w:iCs/>
                <w:sz w:val="22"/>
                <w:szCs w:val="22"/>
                <w:vertAlign w:val="subscript"/>
              </w:rPr>
              <w:t>D</w:t>
            </w:r>
          </w:p>
        </w:tc>
        <w:tc>
          <w:tcPr>
            <w:tcW w:w="2029" w:type="dxa"/>
          </w:tcPr>
          <w:p w14:paraId="6FA00BEB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2 µM</w:t>
            </w:r>
          </w:p>
        </w:tc>
        <w:tc>
          <w:tcPr>
            <w:tcW w:w="5490" w:type="dxa"/>
          </w:tcPr>
          <w:p w14:paraId="69F61E25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Buffer affinity</w:t>
            </w:r>
          </w:p>
        </w:tc>
      </w:tr>
      <w:tr w:rsidR="008F348E" w:rsidRPr="00CB5855" w14:paraId="05B4F2D7" w14:textId="77777777" w:rsidTr="00817C94">
        <w:tc>
          <w:tcPr>
            <w:tcW w:w="950" w:type="dxa"/>
          </w:tcPr>
          <w:p w14:paraId="7774F4CE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i/>
                <w:iCs/>
                <w:sz w:val="22"/>
                <w:szCs w:val="22"/>
              </w:rPr>
              <w:t>A</w:t>
            </w:r>
            <w:r w:rsidRPr="00CB5855">
              <w:rPr>
                <w:rFonts w:ascii="Arial" w:hAnsi="Arial" w:cs="Arial"/>
                <w:sz w:val="22"/>
                <w:szCs w:val="22"/>
                <w:vertAlign w:val="subscript"/>
              </w:rPr>
              <w:t>NCX</w:t>
            </w:r>
          </w:p>
        </w:tc>
        <w:tc>
          <w:tcPr>
            <w:tcW w:w="2029" w:type="dxa"/>
          </w:tcPr>
          <w:p w14:paraId="5CE06C42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0.4  µM µm/</w:t>
            </w:r>
            <w:proofErr w:type="spellStart"/>
            <w:r w:rsidRPr="00CB5855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</w:p>
        </w:tc>
        <w:tc>
          <w:tcPr>
            <w:tcW w:w="5490" w:type="dxa"/>
          </w:tcPr>
          <w:p w14:paraId="28A60FB2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 xml:space="preserve">Maximal extrusion rate by NCX exchanger </w:t>
            </w:r>
          </w:p>
        </w:tc>
      </w:tr>
      <w:tr w:rsidR="008F348E" w:rsidRPr="00CB5855" w14:paraId="542C082C" w14:textId="77777777" w:rsidTr="00817C94">
        <w:tc>
          <w:tcPr>
            <w:tcW w:w="950" w:type="dxa"/>
          </w:tcPr>
          <w:p w14:paraId="09D4C70C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i/>
                <w:iCs/>
                <w:sz w:val="22"/>
                <w:szCs w:val="22"/>
              </w:rPr>
            </w:pPr>
            <w:r w:rsidRPr="00CB5855">
              <w:rPr>
                <w:rFonts w:ascii="Arial" w:hAnsi="Arial" w:cs="Arial"/>
                <w:i/>
                <w:iCs/>
                <w:sz w:val="22"/>
                <w:szCs w:val="22"/>
              </w:rPr>
              <w:t>A</w:t>
            </w:r>
            <w:r w:rsidRPr="00CB5855">
              <w:rPr>
                <w:rFonts w:ascii="Arial" w:hAnsi="Arial" w:cs="Arial"/>
                <w:sz w:val="22"/>
                <w:szCs w:val="22"/>
                <w:vertAlign w:val="subscript"/>
              </w:rPr>
              <w:t>P</w:t>
            </w:r>
          </w:p>
        </w:tc>
        <w:tc>
          <w:tcPr>
            <w:tcW w:w="2029" w:type="dxa"/>
          </w:tcPr>
          <w:p w14:paraId="42E4DFE4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0.03 µM µm/</w:t>
            </w:r>
            <w:proofErr w:type="spellStart"/>
            <w:r w:rsidRPr="00CB5855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</w:p>
        </w:tc>
        <w:tc>
          <w:tcPr>
            <w:tcW w:w="5490" w:type="dxa"/>
          </w:tcPr>
          <w:p w14:paraId="616E0112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Maximal extrusion rate by SERCA &amp; PMCA pumps</w:t>
            </w:r>
          </w:p>
        </w:tc>
      </w:tr>
      <w:tr w:rsidR="008F348E" w:rsidRPr="00CB5855" w14:paraId="1BEDA28D" w14:textId="77777777" w:rsidTr="00817C94">
        <w:tc>
          <w:tcPr>
            <w:tcW w:w="950" w:type="dxa"/>
          </w:tcPr>
          <w:p w14:paraId="38426AC2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  <w:vertAlign w:val="subscript"/>
              </w:rPr>
            </w:pPr>
            <w:r w:rsidRPr="00CB5855">
              <w:rPr>
                <w:rFonts w:ascii="Arial" w:hAnsi="Arial" w:cs="Arial"/>
                <w:i/>
                <w:iCs/>
                <w:sz w:val="22"/>
                <w:szCs w:val="22"/>
              </w:rPr>
              <w:t>K</w:t>
            </w:r>
            <w:r w:rsidRPr="00CB5855">
              <w:rPr>
                <w:rFonts w:ascii="Arial" w:hAnsi="Arial" w:cs="Arial"/>
                <w:sz w:val="22"/>
                <w:szCs w:val="22"/>
                <w:vertAlign w:val="subscript"/>
              </w:rPr>
              <w:t>NCX</w:t>
            </w:r>
          </w:p>
        </w:tc>
        <w:tc>
          <w:tcPr>
            <w:tcW w:w="2029" w:type="dxa"/>
          </w:tcPr>
          <w:p w14:paraId="67066818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1.5 µM</w:t>
            </w:r>
          </w:p>
        </w:tc>
        <w:tc>
          <w:tcPr>
            <w:tcW w:w="5490" w:type="dxa"/>
          </w:tcPr>
          <w:p w14:paraId="7BD455D4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 xml:space="preserve">Affinity of NCX exchanger </w:t>
            </w:r>
          </w:p>
        </w:tc>
      </w:tr>
      <w:tr w:rsidR="008F348E" w:rsidRPr="00CB5855" w14:paraId="7008F1BD" w14:textId="77777777" w:rsidTr="00817C94">
        <w:tc>
          <w:tcPr>
            <w:tcW w:w="950" w:type="dxa"/>
          </w:tcPr>
          <w:p w14:paraId="0681AA82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  <w:vertAlign w:val="subscript"/>
              </w:rPr>
            </w:pPr>
            <w:r w:rsidRPr="00CB5855">
              <w:rPr>
                <w:rFonts w:ascii="Arial" w:hAnsi="Arial" w:cs="Arial"/>
                <w:i/>
                <w:iCs/>
                <w:sz w:val="22"/>
                <w:szCs w:val="22"/>
              </w:rPr>
              <w:t>K</w:t>
            </w:r>
            <w:r w:rsidRPr="00CB5855">
              <w:rPr>
                <w:rFonts w:ascii="Arial" w:hAnsi="Arial" w:cs="Arial"/>
                <w:sz w:val="22"/>
                <w:szCs w:val="22"/>
                <w:vertAlign w:val="subscript"/>
              </w:rPr>
              <w:t>P</w:t>
            </w:r>
          </w:p>
        </w:tc>
        <w:tc>
          <w:tcPr>
            <w:tcW w:w="2029" w:type="dxa"/>
          </w:tcPr>
          <w:p w14:paraId="3776E1F1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0.3 µM</w:t>
            </w:r>
          </w:p>
        </w:tc>
        <w:tc>
          <w:tcPr>
            <w:tcW w:w="5490" w:type="dxa"/>
          </w:tcPr>
          <w:p w14:paraId="66C6B48A" w14:textId="77777777" w:rsidR="008F348E" w:rsidRPr="00CB5855" w:rsidRDefault="008F348E" w:rsidP="00817C94">
            <w:pPr>
              <w:spacing w:before="60" w:after="6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B5855">
              <w:rPr>
                <w:rFonts w:ascii="Arial" w:hAnsi="Arial" w:cs="Arial"/>
                <w:sz w:val="22"/>
                <w:szCs w:val="22"/>
              </w:rPr>
              <w:t>Affinity of SERCA/PMCA pumps</w:t>
            </w:r>
          </w:p>
        </w:tc>
      </w:tr>
    </w:tbl>
    <w:p w14:paraId="222ED72C" w14:textId="77777777" w:rsidR="008F348E" w:rsidRPr="00CB5855" w:rsidRDefault="008F348E" w:rsidP="008F348E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7A018208" w14:textId="77777777" w:rsidR="008F348E" w:rsidRPr="00CB5855" w:rsidRDefault="008F348E" w:rsidP="008F348E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26E65EF3" w14:textId="1742C547" w:rsidR="008F348E" w:rsidRPr="00CB5855" w:rsidRDefault="008F348E" w:rsidP="008F348E">
      <w:pPr>
        <w:jc w:val="both"/>
        <w:rPr>
          <w:rFonts w:ascii="Arial" w:hAnsi="Arial" w:cs="Arial"/>
          <w:sz w:val="22"/>
          <w:szCs w:val="22"/>
        </w:rPr>
      </w:pPr>
      <w:r w:rsidRPr="00CB5855">
        <w:rPr>
          <w:rFonts w:ascii="Arial" w:hAnsi="Arial" w:cs="Arial"/>
          <w:b/>
          <w:bCs/>
          <w:sz w:val="22"/>
          <w:szCs w:val="22"/>
        </w:rPr>
        <w:t xml:space="preserve">Supplementary </w:t>
      </w:r>
      <w:r w:rsidR="003A66CA">
        <w:rPr>
          <w:rFonts w:ascii="Arial" w:hAnsi="Arial" w:cs="Arial"/>
          <w:b/>
          <w:bCs/>
          <w:sz w:val="22"/>
          <w:szCs w:val="22"/>
        </w:rPr>
        <w:t>File</w:t>
      </w:r>
      <w:r w:rsidR="00200408">
        <w:rPr>
          <w:rFonts w:ascii="Arial" w:hAnsi="Arial" w:cs="Arial"/>
          <w:b/>
          <w:bCs/>
          <w:sz w:val="22"/>
          <w:szCs w:val="22"/>
        </w:rPr>
        <w:t xml:space="preserve"> </w:t>
      </w:r>
      <w:r w:rsidRPr="00CB5855">
        <w:rPr>
          <w:rFonts w:ascii="Arial" w:hAnsi="Arial" w:cs="Arial"/>
          <w:b/>
          <w:bCs/>
          <w:sz w:val="22"/>
          <w:szCs w:val="22"/>
        </w:rPr>
        <w:t>3</w:t>
      </w:r>
      <w:r w:rsidRPr="00CB5855">
        <w:rPr>
          <w:rFonts w:ascii="Arial" w:hAnsi="Arial" w:cs="Arial"/>
          <w:sz w:val="22"/>
          <w:szCs w:val="22"/>
        </w:rPr>
        <w:t>: Model parameters for Ca</w:t>
      </w:r>
      <w:r w:rsidRPr="00CB5855">
        <w:rPr>
          <w:rFonts w:ascii="Arial" w:hAnsi="Arial" w:cs="Arial"/>
          <w:sz w:val="22"/>
          <w:szCs w:val="22"/>
          <w:vertAlign w:val="superscript"/>
        </w:rPr>
        <w:t>2+</w:t>
      </w:r>
      <w:r w:rsidRPr="00CB5855">
        <w:rPr>
          <w:rFonts w:ascii="Arial" w:hAnsi="Arial" w:cs="Arial"/>
          <w:sz w:val="22"/>
          <w:szCs w:val="22"/>
        </w:rPr>
        <w:t xml:space="preserve"> diffusion, buffering, and clearance. Simulations were performed assuming an endogenous buffer with a total concentration of either 1.4 mM (total resting buffering capacity of 720 </w:t>
      </w:r>
      <w:r w:rsidRPr="00CB5855">
        <w:rPr>
          <w:rFonts w:ascii="Arial" w:hAnsi="Arial" w:cs="Arial"/>
          <w:sz w:val="22"/>
          <w:szCs w:val="22"/>
        </w:rPr>
        <w:fldChar w:fldCharType="begin">
          <w:fldData xml:space="preserve">PEVuZE5vdGU+PENpdGU+PEF1dGhvcj5NYXR0aGV3czwvQXV0aG9yPjxZZWFyPjIwMTU8L1llYXI+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</w:fldData>
        </w:fldChar>
      </w:r>
      <w:r w:rsidRPr="00CB5855">
        <w:rPr>
          <w:rFonts w:ascii="Arial" w:hAnsi="Arial" w:cs="Arial"/>
          <w:sz w:val="22"/>
          <w:szCs w:val="22"/>
        </w:rPr>
        <w:instrText xml:space="preserve"> ADDIN EN.CITE </w:instrText>
      </w:r>
      <w:r w:rsidRPr="00CB5855">
        <w:rPr>
          <w:rFonts w:ascii="Arial" w:hAnsi="Arial" w:cs="Arial"/>
          <w:sz w:val="22"/>
          <w:szCs w:val="22"/>
        </w:rPr>
        <w:fldChar w:fldCharType="begin">
          <w:fldData xml:space="preserve">PEVuZE5vdGU+PENpdGU+PEF1dGhvcj5NYXR0aGV3czwvQXV0aG9yPjxZZWFyPjIwMTU8L1llYXI+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</w:fldData>
        </w:fldChar>
      </w:r>
      <w:r w:rsidRPr="00CB5855">
        <w:rPr>
          <w:rFonts w:ascii="Arial" w:hAnsi="Arial" w:cs="Arial"/>
          <w:sz w:val="22"/>
          <w:szCs w:val="22"/>
        </w:rPr>
        <w:instrText xml:space="preserve"> ADDIN EN.CITE.DATA </w:instrText>
      </w:r>
      <w:r w:rsidRPr="00CB5855">
        <w:rPr>
          <w:rFonts w:ascii="Arial" w:hAnsi="Arial" w:cs="Arial"/>
          <w:sz w:val="22"/>
          <w:szCs w:val="22"/>
        </w:rPr>
      </w:r>
      <w:r w:rsidRPr="00CB5855">
        <w:rPr>
          <w:rFonts w:ascii="Arial" w:hAnsi="Arial" w:cs="Arial"/>
          <w:sz w:val="22"/>
          <w:szCs w:val="22"/>
        </w:rPr>
        <w:fldChar w:fldCharType="end"/>
      </w:r>
      <w:r w:rsidRPr="00CB5855">
        <w:rPr>
          <w:rFonts w:ascii="Arial" w:hAnsi="Arial" w:cs="Arial"/>
          <w:sz w:val="22"/>
          <w:szCs w:val="22"/>
        </w:rPr>
      </w:r>
      <w:r w:rsidRPr="00CB5855">
        <w:rPr>
          <w:rFonts w:ascii="Arial" w:hAnsi="Arial" w:cs="Arial"/>
          <w:sz w:val="22"/>
          <w:szCs w:val="22"/>
        </w:rPr>
        <w:fldChar w:fldCharType="separate"/>
      </w:r>
      <w:r w:rsidRPr="00CB5855">
        <w:rPr>
          <w:rFonts w:ascii="Arial" w:hAnsi="Arial" w:cs="Arial"/>
          <w:noProof/>
          <w:sz w:val="22"/>
          <w:szCs w:val="22"/>
          <w:vertAlign w:val="superscript"/>
        </w:rPr>
        <w:t>6-8</w:t>
      </w:r>
      <w:r w:rsidRPr="00CB5855">
        <w:rPr>
          <w:rFonts w:ascii="Arial" w:hAnsi="Arial" w:cs="Arial"/>
          <w:sz w:val="22"/>
          <w:szCs w:val="22"/>
        </w:rPr>
        <w:fldChar w:fldCharType="end"/>
      </w:r>
      <w:r w:rsidRPr="00CB5855">
        <w:rPr>
          <w:rFonts w:ascii="Arial" w:hAnsi="Arial" w:cs="Arial"/>
          <w:sz w:val="22"/>
          <w:szCs w:val="22"/>
        </w:rPr>
        <w:t xml:space="preserve">, or a lower concentration of 200 µM corresponding to a buffering capacity of 100. Simulations in </w:t>
      </w:r>
      <w:r w:rsidRPr="00CB5855">
        <w:rPr>
          <w:rFonts w:ascii="Arial" w:hAnsi="Arial" w:cs="Arial"/>
          <w:b/>
          <w:bCs/>
          <w:sz w:val="22"/>
          <w:szCs w:val="22"/>
        </w:rPr>
        <w:t>Fig. 7</w:t>
      </w:r>
      <w:r w:rsidRPr="00CB5855">
        <w:rPr>
          <w:rFonts w:ascii="Arial" w:hAnsi="Arial" w:cs="Arial"/>
          <w:sz w:val="22"/>
          <w:szCs w:val="22"/>
        </w:rPr>
        <w:t xml:space="preserve"> assumes immobile endogenous buffer, while </w:t>
      </w:r>
      <w:r w:rsidRPr="00CB5855">
        <w:rPr>
          <w:rFonts w:ascii="Arial" w:hAnsi="Arial" w:cs="Arial"/>
          <w:b/>
          <w:bCs/>
          <w:sz w:val="22"/>
          <w:szCs w:val="22"/>
        </w:rPr>
        <w:t>Supplementary</w:t>
      </w:r>
      <w:r w:rsidRPr="00CB5855">
        <w:rPr>
          <w:rFonts w:ascii="Arial" w:hAnsi="Arial" w:cs="Arial"/>
          <w:sz w:val="22"/>
          <w:szCs w:val="22"/>
        </w:rPr>
        <w:t xml:space="preserve"> </w:t>
      </w:r>
      <w:r w:rsidRPr="00CB5855">
        <w:rPr>
          <w:rFonts w:ascii="Arial" w:hAnsi="Arial" w:cs="Arial"/>
          <w:b/>
          <w:bCs/>
          <w:sz w:val="22"/>
          <w:szCs w:val="22"/>
        </w:rPr>
        <w:t>Fig. 4</w:t>
      </w:r>
      <w:r w:rsidRPr="00CB5855">
        <w:rPr>
          <w:rFonts w:ascii="Arial" w:hAnsi="Arial" w:cs="Arial"/>
          <w:sz w:val="22"/>
          <w:szCs w:val="22"/>
        </w:rPr>
        <w:t xml:space="preserve"> assumes a typical value of buffer mobility of 0.05 µm</w:t>
      </w:r>
      <w:r w:rsidRPr="00CB5855">
        <w:rPr>
          <w:rFonts w:ascii="Arial" w:hAnsi="Arial" w:cs="Arial"/>
          <w:sz w:val="22"/>
          <w:szCs w:val="22"/>
          <w:vertAlign w:val="superscript"/>
        </w:rPr>
        <w:t>2</w:t>
      </w:r>
      <w:r w:rsidRPr="00CB5855">
        <w:rPr>
          <w:rFonts w:ascii="Arial" w:hAnsi="Arial" w:cs="Arial"/>
          <w:sz w:val="22"/>
          <w:szCs w:val="22"/>
        </w:rPr>
        <w:t>/</w:t>
      </w:r>
      <w:proofErr w:type="spellStart"/>
      <w:r w:rsidRPr="00CB5855">
        <w:rPr>
          <w:rFonts w:ascii="Arial" w:hAnsi="Arial" w:cs="Arial"/>
          <w:sz w:val="22"/>
          <w:szCs w:val="22"/>
        </w:rPr>
        <w:t>ms.</w:t>
      </w:r>
      <w:proofErr w:type="spellEnd"/>
      <w:r w:rsidRPr="00CB5855">
        <w:rPr>
          <w:rFonts w:ascii="Arial" w:hAnsi="Arial" w:cs="Arial"/>
          <w:sz w:val="22"/>
          <w:szCs w:val="22"/>
        </w:rPr>
        <w:t xml:space="preserve"> The Ca</w:t>
      </w:r>
      <w:r w:rsidRPr="00CB5855">
        <w:rPr>
          <w:rFonts w:ascii="Arial" w:hAnsi="Arial" w:cs="Arial"/>
          <w:sz w:val="22"/>
          <w:szCs w:val="22"/>
          <w:vertAlign w:val="superscript"/>
        </w:rPr>
        <w:t>2+</w:t>
      </w:r>
      <w:r w:rsidRPr="00CB5855">
        <w:rPr>
          <w:rFonts w:ascii="Arial" w:hAnsi="Arial" w:cs="Arial"/>
          <w:sz w:val="22"/>
          <w:szCs w:val="22"/>
        </w:rPr>
        <w:t xml:space="preserve"> clearance parameters are adapted from </w:t>
      </w:r>
      <w:r w:rsidRPr="00CB5855">
        <w:rPr>
          <w:rFonts w:ascii="Arial" w:hAnsi="Arial" w:cs="Arial"/>
          <w:sz w:val="22"/>
          <w:szCs w:val="22"/>
        </w:rPr>
        <w:fldChar w:fldCharType="begin">
          <w:fldData xml:space="preserve">PEVuZE5vdGU+PENpdGU+PEF1dGhvcj5OaWdnbGk8L0F1dGhvcj48WWVhcj4xOTkxPC9ZZWFyPjxS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=
</w:fldData>
        </w:fldChar>
      </w:r>
      <w:r w:rsidRPr="00CB5855">
        <w:rPr>
          <w:rFonts w:ascii="Arial" w:hAnsi="Arial" w:cs="Arial"/>
          <w:sz w:val="22"/>
          <w:szCs w:val="22"/>
        </w:rPr>
        <w:instrText xml:space="preserve"> ADDIN EN.CITE </w:instrText>
      </w:r>
      <w:r w:rsidRPr="00CB5855">
        <w:rPr>
          <w:rFonts w:ascii="Arial" w:hAnsi="Arial" w:cs="Arial"/>
          <w:sz w:val="22"/>
          <w:szCs w:val="22"/>
        </w:rPr>
        <w:fldChar w:fldCharType="begin">
          <w:fldData xml:space="preserve">PEVuZE5vdGU+PENpdGU+PEF1dGhvcj5OaWdnbGk8L0F1dGhvcj48WWVhcj4xOTkxPC9ZZWFyPjxS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=
</w:fldData>
        </w:fldChar>
      </w:r>
      <w:r w:rsidRPr="00CB5855">
        <w:rPr>
          <w:rFonts w:ascii="Arial" w:hAnsi="Arial" w:cs="Arial"/>
          <w:sz w:val="22"/>
          <w:szCs w:val="22"/>
        </w:rPr>
        <w:instrText xml:space="preserve"> ADDIN EN.CITE.DATA </w:instrText>
      </w:r>
      <w:r w:rsidRPr="00CB5855">
        <w:rPr>
          <w:rFonts w:ascii="Arial" w:hAnsi="Arial" w:cs="Arial"/>
          <w:sz w:val="22"/>
          <w:szCs w:val="22"/>
        </w:rPr>
      </w:r>
      <w:r w:rsidRPr="00CB5855">
        <w:rPr>
          <w:rFonts w:ascii="Arial" w:hAnsi="Arial" w:cs="Arial"/>
          <w:sz w:val="22"/>
          <w:szCs w:val="22"/>
        </w:rPr>
        <w:fldChar w:fldCharType="end"/>
      </w:r>
      <w:r w:rsidRPr="00CB5855">
        <w:rPr>
          <w:rFonts w:ascii="Arial" w:hAnsi="Arial" w:cs="Arial"/>
          <w:sz w:val="22"/>
          <w:szCs w:val="22"/>
        </w:rPr>
      </w:r>
      <w:r w:rsidRPr="00CB5855">
        <w:rPr>
          <w:rFonts w:ascii="Arial" w:hAnsi="Arial" w:cs="Arial"/>
          <w:sz w:val="22"/>
          <w:szCs w:val="22"/>
        </w:rPr>
        <w:fldChar w:fldCharType="separate"/>
      </w:r>
      <w:r w:rsidRPr="00CB5855">
        <w:rPr>
          <w:rFonts w:ascii="Arial" w:hAnsi="Arial" w:cs="Arial"/>
          <w:noProof/>
          <w:sz w:val="22"/>
          <w:szCs w:val="22"/>
          <w:vertAlign w:val="superscript"/>
        </w:rPr>
        <w:t>9-15</w:t>
      </w:r>
      <w:r w:rsidRPr="00CB5855">
        <w:rPr>
          <w:rFonts w:ascii="Arial" w:hAnsi="Arial" w:cs="Arial"/>
          <w:sz w:val="22"/>
          <w:szCs w:val="22"/>
        </w:rPr>
        <w:fldChar w:fldCharType="end"/>
      </w:r>
      <w:r w:rsidRPr="00CB5855">
        <w:rPr>
          <w:rFonts w:ascii="Arial" w:hAnsi="Arial" w:cs="Arial"/>
          <w:sz w:val="22"/>
          <w:szCs w:val="22"/>
        </w:rPr>
        <w:t>. Note that flux units of (µM µm)/</w:t>
      </w:r>
      <w:proofErr w:type="spellStart"/>
      <w:r w:rsidRPr="00CB5855">
        <w:rPr>
          <w:rFonts w:ascii="Arial" w:hAnsi="Arial" w:cs="Arial"/>
          <w:sz w:val="22"/>
          <w:szCs w:val="22"/>
        </w:rPr>
        <w:t>ms</w:t>
      </w:r>
      <w:proofErr w:type="spellEnd"/>
      <w:r w:rsidRPr="00CB5855">
        <w:rPr>
          <w:rFonts w:ascii="Arial" w:hAnsi="Arial" w:cs="Arial"/>
          <w:sz w:val="22"/>
          <w:szCs w:val="22"/>
        </w:rPr>
        <w:t xml:space="preserve"> are equivalent to 10</w:t>
      </w:r>
      <w:r w:rsidRPr="00CB5855">
        <w:rPr>
          <w:rFonts w:ascii="Arial" w:hAnsi="Arial" w:cs="Arial"/>
          <w:sz w:val="22"/>
          <w:szCs w:val="22"/>
          <w:vertAlign w:val="superscript"/>
        </w:rPr>
        <w:t>-21</w:t>
      </w:r>
      <w:r w:rsidRPr="00CB5855">
        <w:rPr>
          <w:rFonts w:ascii="Arial" w:hAnsi="Arial" w:cs="Arial"/>
          <w:sz w:val="22"/>
          <w:szCs w:val="22"/>
        </w:rPr>
        <w:t xml:space="preserve"> mol/(µm</w:t>
      </w:r>
      <w:r w:rsidRPr="00CB5855">
        <w:rPr>
          <w:rFonts w:ascii="Arial" w:hAnsi="Arial" w:cs="Arial"/>
          <w:sz w:val="22"/>
          <w:szCs w:val="22"/>
          <w:vertAlign w:val="superscript"/>
        </w:rPr>
        <w:t>2</w:t>
      </w:r>
      <w:r w:rsidRPr="00CB5855">
        <w:rPr>
          <w:rFonts w:ascii="Arial" w:hAnsi="Arial" w:cs="Arial"/>
          <w:sz w:val="22"/>
          <w:szCs w:val="22"/>
        </w:rPr>
        <w:t>ms) = 602 ions/(µm</w:t>
      </w:r>
      <w:r w:rsidRPr="00CB5855">
        <w:rPr>
          <w:rFonts w:ascii="Arial" w:hAnsi="Arial" w:cs="Arial"/>
          <w:sz w:val="22"/>
          <w:szCs w:val="22"/>
          <w:vertAlign w:val="superscript"/>
        </w:rPr>
        <w:t>2</w:t>
      </w:r>
      <w:r w:rsidRPr="00CB5855">
        <w:rPr>
          <w:rFonts w:ascii="Arial" w:hAnsi="Arial" w:cs="Arial"/>
          <w:sz w:val="22"/>
          <w:szCs w:val="22"/>
        </w:rPr>
        <w:t xml:space="preserve">ms). Properties of EGTA and BAPTA (not listed here) are summarized in </w:t>
      </w:r>
      <w:r w:rsidRPr="00CB5855">
        <w:rPr>
          <w:rFonts w:ascii="Arial" w:hAnsi="Arial" w:cs="Arial"/>
          <w:sz w:val="22"/>
          <w:szCs w:val="22"/>
        </w:rPr>
        <w:fldChar w:fldCharType="begin">
          <w:fldData xml:space="preserve">PEVuZE5vdGU+PENpdGU+PEF1dGhvcj5FaXNuZXI8L0F1dGhvcj48WWVhcj4yMDIzPC9ZZWFyPjxS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</w:fldData>
        </w:fldChar>
      </w:r>
      <w:r w:rsidRPr="00CB5855">
        <w:rPr>
          <w:rFonts w:ascii="Arial" w:hAnsi="Arial" w:cs="Arial"/>
          <w:sz w:val="22"/>
          <w:szCs w:val="22"/>
        </w:rPr>
        <w:instrText xml:space="preserve"> ADDIN EN.CITE </w:instrText>
      </w:r>
      <w:r w:rsidRPr="00CB5855">
        <w:rPr>
          <w:rFonts w:ascii="Arial" w:hAnsi="Arial" w:cs="Arial"/>
          <w:sz w:val="22"/>
          <w:szCs w:val="22"/>
        </w:rPr>
        <w:fldChar w:fldCharType="begin">
          <w:fldData xml:space="preserve">PEVuZE5vdGU+PENpdGU+PEF1dGhvcj5FaXNuZXI8L0F1dGhvcj48WWVhcj4yMDIzPC9ZZWFyPjxS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</w:fldData>
        </w:fldChar>
      </w:r>
      <w:r w:rsidRPr="00CB5855">
        <w:rPr>
          <w:rFonts w:ascii="Arial" w:hAnsi="Arial" w:cs="Arial"/>
          <w:sz w:val="22"/>
          <w:szCs w:val="22"/>
        </w:rPr>
        <w:instrText xml:space="preserve"> ADDIN EN.CITE.DATA </w:instrText>
      </w:r>
      <w:r w:rsidRPr="00CB5855">
        <w:rPr>
          <w:rFonts w:ascii="Arial" w:hAnsi="Arial" w:cs="Arial"/>
          <w:sz w:val="22"/>
          <w:szCs w:val="22"/>
        </w:rPr>
      </w:r>
      <w:r w:rsidRPr="00CB5855">
        <w:rPr>
          <w:rFonts w:ascii="Arial" w:hAnsi="Arial" w:cs="Arial"/>
          <w:sz w:val="22"/>
          <w:szCs w:val="22"/>
        </w:rPr>
        <w:fldChar w:fldCharType="end"/>
      </w:r>
      <w:r w:rsidRPr="00CB5855">
        <w:rPr>
          <w:rFonts w:ascii="Arial" w:hAnsi="Arial" w:cs="Arial"/>
          <w:sz w:val="22"/>
          <w:szCs w:val="22"/>
        </w:rPr>
      </w:r>
      <w:r w:rsidRPr="00CB5855">
        <w:rPr>
          <w:rFonts w:ascii="Arial" w:hAnsi="Arial" w:cs="Arial"/>
          <w:sz w:val="22"/>
          <w:szCs w:val="22"/>
        </w:rPr>
        <w:fldChar w:fldCharType="separate"/>
      </w:r>
      <w:r w:rsidRPr="00CB5855">
        <w:rPr>
          <w:rFonts w:ascii="Arial" w:hAnsi="Arial" w:cs="Arial"/>
          <w:noProof/>
          <w:sz w:val="22"/>
          <w:szCs w:val="22"/>
          <w:vertAlign w:val="superscript"/>
        </w:rPr>
        <w:t>7</w:t>
      </w:r>
      <w:r w:rsidRPr="00CB5855">
        <w:rPr>
          <w:rFonts w:ascii="Arial" w:hAnsi="Arial" w:cs="Arial"/>
          <w:sz w:val="22"/>
          <w:szCs w:val="22"/>
        </w:rPr>
        <w:fldChar w:fldCharType="end"/>
      </w:r>
      <w:r w:rsidRPr="00CB5855">
        <w:rPr>
          <w:rFonts w:ascii="Arial" w:hAnsi="Arial" w:cs="Arial"/>
          <w:sz w:val="22"/>
          <w:szCs w:val="22"/>
        </w:rPr>
        <w:t xml:space="preserve">. </w:t>
      </w:r>
    </w:p>
    <w:p w14:paraId="6ED5556F" w14:textId="77777777" w:rsidR="00997899" w:rsidRDefault="00997899"/>
    <w:sectPr w:rsidR="00997899" w:rsidSect="008F348E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F348E"/>
    <w:rsid w:val="000062C9"/>
    <w:rsid w:val="00006C22"/>
    <w:rsid w:val="00031050"/>
    <w:rsid w:val="0003124C"/>
    <w:rsid w:val="00032ACC"/>
    <w:rsid w:val="00040193"/>
    <w:rsid w:val="00040D1B"/>
    <w:rsid w:val="000426B1"/>
    <w:rsid w:val="00054C68"/>
    <w:rsid w:val="00055F1B"/>
    <w:rsid w:val="00064626"/>
    <w:rsid w:val="000726D4"/>
    <w:rsid w:val="00076121"/>
    <w:rsid w:val="00093ABC"/>
    <w:rsid w:val="000B65E6"/>
    <w:rsid w:val="000B7C16"/>
    <w:rsid w:val="000C14B1"/>
    <w:rsid w:val="000C6359"/>
    <w:rsid w:val="000C635A"/>
    <w:rsid w:val="000C7D79"/>
    <w:rsid w:val="000D1E3F"/>
    <w:rsid w:val="000F4607"/>
    <w:rsid w:val="0013148D"/>
    <w:rsid w:val="00132F6C"/>
    <w:rsid w:val="00136E00"/>
    <w:rsid w:val="00146ABE"/>
    <w:rsid w:val="00150F83"/>
    <w:rsid w:val="00151A44"/>
    <w:rsid w:val="00151E29"/>
    <w:rsid w:val="00152A11"/>
    <w:rsid w:val="00166B73"/>
    <w:rsid w:val="00176EA6"/>
    <w:rsid w:val="00186F57"/>
    <w:rsid w:val="00187C74"/>
    <w:rsid w:val="00196009"/>
    <w:rsid w:val="001A1775"/>
    <w:rsid w:val="001A2941"/>
    <w:rsid w:val="001A2C1A"/>
    <w:rsid w:val="001A7B82"/>
    <w:rsid w:val="001C1024"/>
    <w:rsid w:val="001C1F97"/>
    <w:rsid w:val="001C48AD"/>
    <w:rsid w:val="001D27DC"/>
    <w:rsid w:val="001D76F8"/>
    <w:rsid w:val="001E128D"/>
    <w:rsid w:val="001E51F9"/>
    <w:rsid w:val="001E6D2D"/>
    <w:rsid w:val="001F1AD4"/>
    <w:rsid w:val="001F77E4"/>
    <w:rsid w:val="00200408"/>
    <w:rsid w:val="00215F2E"/>
    <w:rsid w:val="00217859"/>
    <w:rsid w:val="0022607B"/>
    <w:rsid w:val="00243938"/>
    <w:rsid w:val="00245C0F"/>
    <w:rsid w:val="002512EF"/>
    <w:rsid w:val="00265858"/>
    <w:rsid w:val="00266A1E"/>
    <w:rsid w:val="002677E9"/>
    <w:rsid w:val="00272D03"/>
    <w:rsid w:val="00280BCD"/>
    <w:rsid w:val="002A725F"/>
    <w:rsid w:val="002B5C82"/>
    <w:rsid w:val="002C718F"/>
    <w:rsid w:val="002D0D4A"/>
    <w:rsid w:val="002D46E4"/>
    <w:rsid w:val="002E594D"/>
    <w:rsid w:val="002F05EC"/>
    <w:rsid w:val="002F1583"/>
    <w:rsid w:val="003054D3"/>
    <w:rsid w:val="0030598D"/>
    <w:rsid w:val="003102FC"/>
    <w:rsid w:val="00316EE1"/>
    <w:rsid w:val="00324012"/>
    <w:rsid w:val="0032412B"/>
    <w:rsid w:val="00327678"/>
    <w:rsid w:val="00341191"/>
    <w:rsid w:val="00363F12"/>
    <w:rsid w:val="00364D09"/>
    <w:rsid w:val="00373ABE"/>
    <w:rsid w:val="00374DB5"/>
    <w:rsid w:val="00380D89"/>
    <w:rsid w:val="003963F5"/>
    <w:rsid w:val="00397137"/>
    <w:rsid w:val="003A2602"/>
    <w:rsid w:val="003A66CA"/>
    <w:rsid w:val="003B0432"/>
    <w:rsid w:val="003B3BB4"/>
    <w:rsid w:val="003B6B69"/>
    <w:rsid w:val="003C0D41"/>
    <w:rsid w:val="003C0E77"/>
    <w:rsid w:val="003C4D20"/>
    <w:rsid w:val="003D215B"/>
    <w:rsid w:val="003D2620"/>
    <w:rsid w:val="003D6A13"/>
    <w:rsid w:val="003E7B7C"/>
    <w:rsid w:val="003F7D2C"/>
    <w:rsid w:val="00401B7B"/>
    <w:rsid w:val="00403BF1"/>
    <w:rsid w:val="0040704D"/>
    <w:rsid w:val="00413AA4"/>
    <w:rsid w:val="00413E62"/>
    <w:rsid w:val="00413E7A"/>
    <w:rsid w:val="004219C0"/>
    <w:rsid w:val="004220F0"/>
    <w:rsid w:val="00434770"/>
    <w:rsid w:val="00442791"/>
    <w:rsid w:val="00444F7C"/>
    <w:rsid w:val="00462373"/>
    <w:rsid w:val="00463A04"/>
    <w:rsid w:val="00470039"/>
    <w:rsid w:val="004720F1"/>
    <w:rsid w:val="00481E71"/>
    <w:rsid w:val="00483BF5"/>
    <w:rsid w:val="00484C4F"/>
    <w:rsid w:val="004874CE"/>
    <w:rsid w:val="004958B5"/>
    <w:rsid w:val="004A24E7"/>
    <w:rsid w:val="004A26FE"/>
    <w:rsid w:val="004A7E07"/>
    <w:rsid w:val="004B4B98"/>
    <w:rsid w:val="004C7E2C"/>
    <w:rsid w:val="004E1B25"/>
    <w:rsid w:val="004E22F0"/>
    <w:rsid w:val="004E5A11"/>
    <w:rsid w:val="004F29CE"/>
    <w:rsid w:val="00500858"/>
    <w:rsid w:val="00501105"/>
    <w:rsid w:val="00507DA1"/>
    <w:rsid w:val="00510EF0"/>
    <w:rsid w:val="0051343E"/>
    <w:rsid w:val="00514065"/>
    <w:rsid w:val="005155B1"/>
    <w:rsid w:val="00516B28"/>
    <w:rsid w:val="0051773C"/>
    <w:rsid w:val="00521C25"/>
    <w:rsid w:val="00524E99"/>
    <w:rsid w:val="0053008E"/>
    <w:rsid w:val="0053176A"/>
    <w:rsid w:val="005366EA"/>
    <w:rsid w:val="00551053"/>
    <w:rsid w:val="00556A28"/>
    <w:rsid w:val="00565BEC"/>
    <w:rsid w:val="00571139"/>
    <w:rsid w:val="005717C1"/>
    <w:rsid w:val="0057789D"/>
    <w:rsid w:val="00577C2F"/>
    <w:rsid w:val="00594C2E"/>
    <w:rsid w:val="005A5935"/>
    <w:rsid w:val="005B14B7"/>
    <w:rsid w:val="005B5C40"/>
    <w:rsid w:val="005C3490"/>
    <w:rsid w:val="005E1228"/>
    <w:rsid w:val="005E33BA"/>
    <w:rsid w:val="005E3A7E"/>
    <w:rsid w:val="005F40AB"/>
    <w:rsid w:val="005F4216"/>
    <w:rsid w:val="005F4760"/>
    <w:rsid w:val="005F5E00"/>
    <w:rsid w:val="0061022F"/>
    <w:rsid w:val="00614991"/>
    <w:rsid w:val="00625B32"/>
    <w:rsid w:val="00643AC0"/>
    <w:rsid w:val="00652D39"/>
    <w:rsid w:val="006549C4"/>
    <w:rsid w:val="00655672"/>
    <w:rsid w:val="0065637D"/>
    <w:rsid w:val="0065668D"/>
    <w:rsid w:val="00664F2F"/>
    <w:rsid w:val="00667B68"/>
    <w:rsid w:val="00674E21"/>
    <w:rsid w:val="0069582F"/>
    <w:rsid w:val="006A1643"/>
    <w:rsid w:val="006A1712"/>
    <w:rsid w:val="006A6627"/>
    <w:rsid w:val="006B5ED4"/>
    <w:rsid w:val="006C015D"/>
    <w:rsid w:val="006C05F8"/>
    <w:rsid w:val="006C0987"/>
    <w:rsid w:val="006C323F"/>
    <w:rsid w:val="006C4987"/>
    <w:rsid w:val="006D1CA5"/>
    <w:rsid w:val="006D2D34"/>
    <w:rsid w:val="006E000D"/>
    <w:rsid w:val="006E3DCD"/>
    <w:rsid w:val="006F160C"/>
    <w:rsid w:val="006F2156"/>
    <w:rsid w:val="006F3EB5"/>
    <w:rsid w:val="006F4ADD"/>
    <w:rsid w:val="006F5B5D"/>
    <w:rsid w:val="00704794"/>
    <w:rsid w:val="00724A44"/>
    <w:rsid w:val="0072727E"/>
    <w:rsid w:val="00727671"/>
    <w:rsid w:val="00741532"/>
    <w:rsid w:val="00742962"/>
    <w:rsid w:val="00743B3C"/>
    <w:rsid w:val="0075097E"/>
    <w:rsid w:val="007520C9"/>
    <w:rsid w:val="0076390E"/>
    <w:rsid w:val="007705C7"/>
    <w:rsid w:val="00770CB5"/>
    <w:rsid w:val="00773C28"/>
    <w:rsid w:val="007871E6"/>
    <w:rsid w:val="00791842"/>
    <w:rsid w:val="00793038"/>
    <w:rsid w:val="007A0807"/>
    <w:rsid w:val="007A3342"/>
    <w:rsid w:val="007A4987"/>
    <w:rsid w:val="007B73A9"/>
    <w:rsid w:val="007C2D1E"/>
    <w:rsid w:val="007C6544"/>
    <w:rsid w:val="007D29C4"/>
    <w:rsid w:val="007D5365"/>
    <w:rsid w:val="007F4194"/>
    <w:rsid w:val="00805334"/>
    <w:rsid w:val="00821ED7"/>
    <w:rsid w:val="008256CE"/>
    <w:rsid w:val="00831F10"/>
    <w:rsid w:val="008329B7"/>
    <w:rsid w:val="008542BF"/>
    <w:rsid w:val="00874C0D"/>
    <w:rsid w:val="00875987"/>
    <w:rsid w:val="00884947"/>
    <w:rsid w:val="00892EF6"/>
    <w:rsid w:val="00894A33"/>
    <w:rsid w:val="008A4F4C"/>
    <w:rsid w:val="008B20C0"/>
    <w:rsid w:val="008B7E49"/>
    <w:rsid w:val="008D5E66"/>
    <w:rsid w:val="008E59E1"/>
    <w:rsid w:val="008F07CC"/>
    <w:rsid w:val="008F1D0D"/>
    <w:rsid w:val="008F348E"/>
    <w:rsid w:val="008F6E7A"/>
    <w:rsid w:val="00901AD0"/>
    <w:rsid w:val="009070E3"/>
    <w:rsid w:val="00907983"/>
    <w:rsid w:val="00921A0C"/>
    <w:rsid w:val="009264E7"/>
    <w:rsid w:val="00935D83"/>
    <w:rsid w:val="0094210A"/>
    <w:rsid w:val="00945560"/>
    <w:rsid w:val="00975E47"/>
    <w:rsid w:val="00980746"/>
    <w:rsid w:val="00985B26"/>
    <w:rsid w:val="00991638"/>
    <w:rsid w:val="00993422"/>
    <w:rsid w:val="00993CC2"/>
    <w:rsid w:val="00995835"/>
    <w:rsid w:val="00996D96"/>
    <w:rsid w:val="00997152"/>
    <w:rsid w:val="0099739C"/>
    <w:rsid w:val="00997899"/>
    <w:rsid w:val="00997DF1"/>
    <w:rsid w:val="009A0B86"/>
    <w:rsid w:val="009B3CFF"/>
    <w:rsid w:val="009B4DA9"/>
    <w:rsid w:val="009C2F28"/>
    <w:rsid w:val="009D2175"/>
    <w:rsid w:val="009D2C74"/>
    <w:rsid w:val="009D544B"/>
    <w:rsid w:val="009D7755"/>
    <w:rsid w:val="009E1782"/>
    <w:rsid w:val="009E2D7E"/>
    <w:rsid w:val="00A05CD4"/>
    <w:rsid w:val="00A23A8E"/>
    <w:rsid w:val="00A35ED5"/>
    <w:rsid w:val="00A469EE"/>
    <w:rsid w:val="00A54E06"/>
    <w:rsid w:val="00A55D78"/>
    <w:rsid w:val="00A654F4"/>
    <w:rsid w:val="00A7341C"/>
    <w:rsid w:val="00A736AC"/>
    <w:rsid w:val="00A73D02"/>
    <w:rsid w:val="00A75518"/>
    <w:rsid w:val="00A80CAE"/>
    <w:rsid w:val="00A81EAF"/>
    <w:rsid w:val="00A820E5"/>
    <w:rsid w:val="00A821DE"/>
    <w:rsid w:val="00A93309"/>
    <w:rsid w:val="00A9498C"/>
    <w:rsid w:val="00AB0B50"/>
    <w:rsid w:val="00AD0835"/>
    <w:rsid w:val="00AD2AAD"/>
    <w:rsid w:val="00AD5A65"/>
    <w:rsid w:val="00AE1ECE"/>
    <w:rsid w:val="00AF13FE"/>
    <w:rsid w:val="00AF31EC"/>
    <w:rsid w:val="00AF66CE"/>
    <w:rsid w:val="00B0449A"/>
    <w:rsid w:val="00B04EC7"/>
    <w:rsid w:val="00B05529"/>
    <w:rsid w:val="00B05C7D"/>
    <w:rsid w:val="00B06761"/>
    <w:rsid w:val="00B143D3"/>
    <w:rsid w:val="00B17C24"/>
    <w:rsid w:val="00B23E49"/>
    <w:rsid w:val="00B265BE"/>
    <w:rsid w:val="00B42667"/>
    <w:rsid w:val="00B42E05"/>
    <w:rsid w:val="00B47705"/>
    <w:rsid w:val="00B55C6A"/>
    <w:rsid w:val="00B620FB"/>
    <w:rsid w:val="00B72DC6"/>
    <w:rsid w:val="00B745ED"/>
    <w:rsid w:val="00B74F3C"/>
    <w:rsid w:val="00B80BD0"/>
    <w:rsid w:val="00B836F2"/>
    <w:rsid w:val="00B92076"/>
    <w:rsid w:val="00B959A0"/>
    <w:rsid w:val="00B95E94"/>
    <w:rsid w:val="00B96338"/>
    <w:rsid w:val="00BA42B5"/>
    <w:rsid w:val="00BA48F7"/>
    <w:rsid w:val="00BA7C9A"/>
    <w:rsid w:val="00BB3669"/>
    <w:rsid w:val="00BB695A"/>
    <w:rsid w:val="00BC451D"/>
    <w:rsid w:val="00BD38F3"/>
    <w:rsid w:val="00BE780A"/>
    <w:rsid w:val="00BF0D36"/>
    <w:rsid w:val="00C04A2D"/>
    <w:rsid w:val="00C064B4"/>
    <w:rsid w:val="00C12E51"/>
    <w:rsid w:val="00C14F71"/>
    <w:rsid w:val="00C20470"/>
    <w:rsid w:val="00C212F1"/>
    <w:rsid w:val="00C22AAD"/>
    <w:rsid w:val="00C234AB"/>
    <w:rsid w:val="00C26EA0"/>
    <w:rsid w:val="00C5234D"/>
    <w:rsid w:val="00C53F59"/>
    <w:rsid w:val="00C54228"/>
    <w:rsid w:val="00C54643"/>
    <w:rsid w:val="00C57774"/>
    <w:rsid w:val="00C64DCC"/>
    <w:rsid w:val="00C65F6F"/>
    <w:rsid w:val="00C666A1"/>
    <w:rsid w:val="00C70EA7"/>
    <w:rsid w:val="00C75258"/>
    <w:rsid w:val="00C81983"/>
    <w:rsid w:val="00C8691C"/>
    <w:rsid w:val="00C87202"/>
    <w:rsid w:val="00C94EA1"/>
    <w:rsid w:val="00CA56FD"/>
    <w:rsid w:val="00CB20A7"/>
    <w:rsid w:val="00CB30A5"/>
    <w:rsid w:val="00CB71BD"/>
    <w:rsid w:val="00CC7A32"/>
    <w:rsid w:val="00CF416F"/>
    <w:rsid w:val="00CF61CB"/>
    <w:rsid w:val="00D03BF6"/>
    <w:rsid w:val="00D03E1A"/>
    <w:rsid w:val="00D0654B"/>
    <w:rsid w:val="00D1114A"/>
    <w:rsid w:val="00D131A3"/>
    <w:rsid w:val="00D174E5"/>
    <w:rsid w:val="00D3020E"/>
    <w:rsid w:val="00D32BA3"/>
    <w:rsid w:val="00D332E9"/>
    <w:rsid w:val="00D36C61"/>
    <w:rsid w:val="00D40707"/>
    <w:rsid w:val="00D40C25"/>
    <w:rsid w:val="00D47B3C"/>
    <w:rsid w:val="00D5164C"/>
    <w:rsid w:val="00D530E9"/>
    <w:rsid w:val="00D67556"/>
    <w:rsid w:val="00D709BB"/>
    <w:rsid w:val="00D76FC2"/>
    <w:rsid w:val="00D77029"/>
    <w:rsid w:val="00D7722E"/>
    <w:rsid w:val="00D84DBF"/>
    <w:rsid w:val="00D9035E"/>
    <w:rsid w:val="00DA5C16"/>
    <w:rsid w:val="00DA7F1F"/>
    <w:rsid w:val="00DB544E"/>
    <w:rsid w:val="00DB68F3"/>
    <w:rsid w:val="00DB75FF"/>
    <w:rsid w:val="00DC48C5"/>
    <w:rsid w:val="00DC5089"/>
    <w:rsid w:val="00DC510C"/>
    <w:rsid w:val="00DD0DEF"/>
    <w:rsid w:val="00DD2B2F"/>
    <w:rsid w:val="00DE6EAD"/>
    <w:rsid w:val="00DF42B8"/>
    <w:rsid w:val="00E30BFC"/>
    <w:rsid w:val="00E4781E"/>
    <w:rsid w:val="00E5718B"/>
    <w:rsid w:val="00E64254"/>
    <w:rsid w:val="00E67B8D"/>
    <w:rsid w:val="00E87329"/>
    <w:rsid w:val="00EA0F63"/>
    <w:rsid w:val="00EA21B1"/>
    <w:rsid w:val="00EE5407"/>
    <w:rsid w:val="00EE774B"/>
    <w:rsid w:val="00F0607E"/>
    <w:rsid w:val="00F0615E"/>
    <w:rsid w:val="00F100EB"/>
    <w:rsid w:val="00F146DE"/>
    <w:rsid w:val="00F23379"/>
    <w:rsid w:val="00F250ED"/>
    <w:rsid w:val="00F30E25"/>
    <w:rsid w:val="00F37BEF"/>
    <w:rsid w:val="00F41096"/>
    <w:rsid w:val="00F54617"/>
    <w:rsid w:val="00F678B6"/>
    <w:rsid w:val="00F67ACE"/>
    <w:rsid w:val="00F71986"/>
    <w:rsid w:val="00F73218"/>
    <w:rsid w:val="00F8242A"/>
    <w:rsid w:val="00F83A8D"/>
    <w:rsid w:val="00F91A47"/>
    <w:rsid w:val="00F92BBE"/>
    <w:rsid w:val="00F94F78"/>
    <w:rsid w:val="00FA02FF"/>
    <w:rsid w:val="00FA264B"/>
    <w:rsid w:val="00FA6576"/>
    <w:rsid w:val="00FA6745"/>
    <w:rsid w:val="00FA7046"/>
    <w:rsid w:val="00FB22E8"/>
    <w:rsid w:val="00FB528E"/>
    <w:rsid w:val="00FC273C"/>
    <w:rsid w:val="00FC5DD1"/>
    <w:rsid w:val="00FC71B4"/>
    <w:rsid w:val="00FE4452"/>
    <w:rsid w:val="00FE7487"/>
    <w:rsid w:val="00FE769B"/>
    <w:rsid w:val="00FF65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9E05298"/>
  <w15:chartTrackingRefBased/>
  <w15:docId w15:val="{07D9A67A-5A04-D14A-A921-793264E3EF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F348E"/>
    <w:pPr>
      <w:spacing w:after="0" w:line="24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8F348E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F348E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F348E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F348E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F348E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F348E"/>
    <w:pPr>
      <w:keepNext/>
      <w:keepLines/>
      <w:spacing w:before="40" w:line="278" w:lineRule="auto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F348E"/>
    <w:pPr>
      <w:keepNext/>
      <w:keepLines/>
      <w:spacing w:before="40" w:line="278" w:lineRule="auto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F348E"/>
    <w:pPr>
      <w:keepNext/>
      <w:keepLines/>
      <w:spacing w:line="278" w:lineRule="auto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F348E"/>
    <w:pPr>
      <w:keepNext/>
      <w:keepLines/>
      <w:spacing w:line="278" w:lineRule="auto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F348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F348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F348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F348E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F348E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F348E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F348E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F348E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F348E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F348E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F348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F348E"/>
    <w:pPr>
      <w:numPr>
        <w:ilvl w:val="1"/>
      </w:numPr>
      <w:spacing w:after="160" w:line="278" w:lineRule="auto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F348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F348E"/>
    <w:pPr>
      <w:spacing w:before="160" w:after="160" w:line="278" w:lineRule="auto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F348E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F348E"/>
    <w:pPr>
      <w:spacing w:after="160" w:line="278" w:lineRule="auto"/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F348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F348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F348E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F348E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8F348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09</Words>
  <Characters>1282</Characters>
  <Application>Microsoft Office Word</Application>
  <DocSecurity>0</DocSecurity>
  <Lines>24</Lines>
  <Paragraphs>5</Paragraphs>
  <ScaleCrop>false</ScaleCrop>
  <Company/>
  <LinksUpToDate>false</LinksUpToDate>
  <CharactersWithSpaces>14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ithianathan, Thirumalini</dc:creator>
  <cp:keywords/>
  <dc:description/>
  <cp:lastModifiedBy>Vaithianathan, Thirumalini</cp:lastModifiedBy>
  <cp:revision>3</cp:revision>
  <dcterms:created xsi:type="dcterms:W3CDTF">2025-10-01T22:10:00Z</dcterms:created>
  <dcterms:modified xsi:type="dcterms:W3CDTF">2025-10-15T15:33:00Z</dcterms:modified>
</cp:coreProperties>
</file>